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0C2B45">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0C2B45">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0C2B45">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0C2B45">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0C2B45">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0C2B45">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0C2B45">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0C2B45">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0C2B45">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0C2B45"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35E1ADA" wp14:editId="1C38CA14">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49AD3389" wp14:editId="149EF98C">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31D81D1E" wp14:editId="4AE1D6A6">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54F47479" wp14:editId="41251B73">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479AEE48" wp14:editId="1DB42264">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2980ED4" wp14:editId="3E7D8CD8">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71910C4A" wp14:editId="64915A35">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A47E1B" w:rsidRPr="00092628" w:rsidRDefault="00A47E1B"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73E8FAD" wp14:editId="761AB351">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A47E1B" w:rsidRDefault="00A47E1B"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795E1199" wp14:editId="28D61F6E">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A47E1B" w:rsidRDefault="00A47E1B"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39809AC0" wp14:editId="15BD7EC9">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A47E1B" w:rsidRDefault="00A47E1B">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21B59FFE" wp14:editId="4FC784E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44168A8" wp14:editId="4C58C25B">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4250849" wp14:editId="1BBB893A">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048C2C19" wp14:editId="10846D23">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435B9814" wp14:editId="2BE6123B">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456288B" wp14:editId="685E1E6E">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7DC25C2A" wp14:editId="2456C147">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2F418AC0" wp14:editId="0074A5F2">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160EDF40" wp14:editId="539765C7">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72286C3A" wp14:editId="13CCE901">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7138FA0" wp14:editId="0479B2D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BCD8631" wp14:editId="26A1DB39">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2A63CFE2" wp14:editId="522AD117">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4FA43DD7" wp14:editId="6AE53CD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A47E1B" w:rsidRDefault="00A47E1B"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775B045A" wp14:editId="79C2D638">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2A12757" wp14:editId="3B6F1E54">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30EB61AC" wp14:editId="510EBF34">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A47E1B" w:rsidRPr="00092628" w:rsidRDefault="00A47E1B"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3DC9FED0" wp14:editId="09415200">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A47E1B" w:rsidRPr="00092628" w:rsidRDefault="00A47E1B"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9F374B6" wp14:editId="7BD1321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A47E1B" w:rsidRDefault="00A47E1B"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237CBE75" wp14:editId="03A35743">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A47E1B" w:rsidRDefault="00A47E1B"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2C576721" wp14:editId="301C22E6">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A47E1B" w:rsidRDefault="00A47E1B"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42739717" wp14:editId="67781669">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50097CF" wp14:editId="02CC95A1">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7D94E227" wp14:editId="53B4F9DD">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60E28241" wp14:editId="6CABD1D3">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169D802B" wp14:editId="334AB67B">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44763C0" wp14:editId="51CA9923">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6461AC21" wp14:editId="121554B8">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A47E1B" w:rsidRDefault="00A47E1B"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575FCB71" wp14:editId="110C9B86">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A47E1B" w:rsidRDefault="00A47E1B"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2BB7259E" wp14:editId="2C2AF23F">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A47E1B" w:rsidRDefault="00A47E1B"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069C182F" wp14:editId="2D586684">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A47E1B" w:rsidRDefault="00A47E1B">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3361AC92" wp14:editId="452635FB">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65F1A8F6" wp14:editId="02EBC9DA">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2AAB5390" wp14:editId="09B18AF8">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A47E1B" w:rsidRDefault="00A47E1B">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7B2CF36E" wp14:editId="0683AAA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0436FE39" wp14:editId="4CC3889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45C691F" wp14:editId="68397053">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A47E1B" w:rsidRDefault="00A47E1B"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7E97047A" wp14:editId="0293C4D8">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A47E1B" w:rsidRPr="00092628" w:rsidRDefault="00A47E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79F34425" wp14:editId="048A29B2">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436E4B95" wp14:editId="79567CA0">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A47E1B" w:rsidRPr="00092628" w:rsidRDefault="00A47E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A47E1B" w:rsidRDefault="00A47E1B"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05F7FCBE" wp14:editId="15A7A6D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5BB776B1" wp14:editId="28514B2E">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1BDE63F" wp14:editId="7D36E41D">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A47E1B" w:rsidRPr="00092628" w:rsidRDefault="00A47E1B"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A47E1B" w:rsidRDefault="00A47E1B"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A47E1B" w:rsidRDefault="00A47E1B"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A47E1B" w:rsidRDefault="00A47E1B"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DDA1596" wp14:editId="727AE871">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703425CB" wp14:editId="1B9AC892">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A47E1B" w:rsidRDefault="00A47E1B"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1C0D4B34" wp14:editId="450ACC47">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4A4B9716" wp14:editId="50EFF1EB">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A47E1B" w:rsidRDefault="00A47E1B"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2020B6CA" wp14:editId="221124DF">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A47E1B" w:rsidRPr="00092628" w:rsidRDefault="00A47E1B"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6C04F6A" wp14:editId="1AB3452A">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A7123D0" wp14:editId="1177CE50">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C328E2E" wp14:editId="7A85609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69D84212" wp14:editId="286BA10E">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0E5ADF" wp14:editId="75C0ED1B">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5552BAF" wp14:editId="2F798A41">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4B9A37F" wp14:editId="40C22EB5">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4869AFC" wp14:editId="6AF4AF74">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7FBE35C" wp14:editId="254E21C1">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171C114" wp14:editId="4408FF8C">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8406B30" wp14:editId="4A5CD54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66F9BAD" wp14:editId="62B4183C">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32128E37" wp14:editId="0CE694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fldSimple w:instr=" SEQ Figure \* ARABIC ">
        <w:r w:rsidR="0061267A">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fldSimple w:instr=" SEQ Figure \* ARABIC ">
        <w:r w:rsidR="0061267A">
          <w:rPr>
            <w:noProof/>
          </w:rPr>
          <w:t>58</w:t>
        </w:r>
      </w:fldSimple>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04D5CEF0" wp14:editId="19706DEF">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fldSimple w:instr=" SEQ Figure \* ARABIC ">
        <w:r w:rsidR="0061267A">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9362BC4" wp14:editId="7E39ABAE">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fldSimple w:instr=" SEQ Figure \* ARABIC ">
        <w:r w:rsidR="0061267A">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057C3C3C" wp14:editId="0A1F6D64">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fldSimple w:instr=" SEQ Figure \* ARABIC ">
        <w:r w:rsidR="0061267A">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fldSimple w:instr=" SEQ Figure \* ARABIC ">
        <w:r w:rsidR="0061267A">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fldSimple w:instr=" SEQ Figure \* ARABIC ">
        <w:r w:rsidR="0061267A">
          <w:rPr>
            <w:noProof/>
          </w:rPr>
          <w:t>63</w:t>
        </w:r>
      </w:fldSimple>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fldSimple w:instr=" SEQ Figure \* ARABIC ">
        <w:r w:rsidR="0061267A">
          <w:rPr>
            <w:noProof/>
          </w:rPr>
          <w:t>64</w:t>
        </w:r>
      </w:fldSimple>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2B45384" wp14:editId="0AF4E605">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fldSimple w:instr=" SEQ Figure \* ARABIC ">
        <w:r w:rsidR="0061267A">
          <w:rPr>
            <w:noProof/>
          </w:rPr>
          <w:t>65</w:t>
        </w:r>
      </w:fldSimple>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7028F30E" wp14:editId="6E01447D">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fldSimple w:instr=" SEQ Figure \* ARABIC ">
        <w:r w:rsidR="0061267A">
          <w:rPr>
            <w:noProof/>
          </w:rPr>
          <w:t>66</w:t>
        </w:r>
      </w:fldSimple>
      <w:bookmarkEnd w:id="148"/>
      <w:r>
        <w:t>: The examiner with the reduced MODS for corporate names</w:t>
      </w:r>
      <w:bookmarkEnd w:id="149"/>
    </w:p>
    <w:p w:rsidR="0097579F" w:rsidRPr="006F6BAF" w:rsidRDefault="0097579F" w:rsidP="0097579F">
      <w:pPr>
        <w:pStyle w:val="Heading1"/>
        <w:rPr>
          <w:sz w:val="24"/>
        </w:rPr>
      </w:pPr>
      <w:bookmarkStart w:id="150" w:name="_Toc7707751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1AD5889" wp14:editId="322A539E">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1CD691B1" wp14:editId="6E9FFD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0ABDCB6E" wp14:editId="2E31ED8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4C7291E9" wp14:editId="62547C1F">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fldSimple w:instr=" SEQ Figure \* ARABIC ">
        <w:r w:rsidR="0061267A">
          <w:rPr>
            <w:noProof/>
          </w:rPr>
          <w:t>73</w:t>
        </w:r>
      </w:fldSimple>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E2AA15A" wp14:editId="247CEFB6">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804CFD0" wp14:editId="1BA54F55">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E13184" wp14:editId="6D357349">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3694ABA9" wp14:editId="008A3AD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fldSimple w:instr=" SEQ Figure \* ARABIC ">
        <w:r w:rsidR="0061267A">
          <w:rPr>
            <w:noProof/>
          </w:rPr>
          <w:t>81</w:t>
        </w:r>
      </w:fldSimple>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fldSimple w:instr=" SEQ Figure \* ARABIC ">
        <w:r w:rsidR="0061267A">
          <w:rPr>
            <w:noProof/>
          </w:rPr>
          <w:t>82</w:t>
        </w:r>
      </w:fldSimple>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fldSimple w:instr=" SEQ Figure \* ARABIC ">
        <w:r w:rsidR="0061267A">
          <w:rPr>
            <w:noProof/>
          </w:rPr>
          <w:t>83</w:t>
        </w:r>
      </w:fldSimple>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fldSimple w:instr=" SEQ Figure \* ARABIC ">
        <w:r w:rsidR="0061267A">
          <w:rPr>
            <w:noProof/>
          </w:rPr>
          <w:t>84</w:t>
        </w:r>
      </w:fldSimple>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fldSimple w:instr=" SEQ Figure \* ARABIC ">
        <w:r w:rsidR="0061267A">
          <w:rPr>
            <w:noProof/>
          </w:rPr>
          <w:t>85</w:t>
        </w:r>
      </w:fldSimple>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r>
        <w:t>JSON_to LADOK.py</w:t>
      </w:r>
    </w:p>
    <w:p w:rsidR="0061267A" w:rsidRDefault="0061267A" w:rsidP="00BA217F">
      <w:pPr>
        <w:pStyle w:val="BodyText"/>
      </w:pPr>
      <w:proofErr w:type="gramStart"/>
      <w:r>
        <w:t xml:space="preserve">As part of </w:t>
      </w:r>
      <w:r w:rsidR="000C2B45">
        <w:t>the effort to be able to minimiz</w:t>
      </w:r>
      <w:bookmarkStart w:id="220" w:name="_GoBack"/>
      <w:bookmarkEnd w:id="220"/>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023490">
        <w:t xml:space="preserve">Figure </w:t>
      </w:r>
      <w:r w:rsidR="00023490">
        <w:rPr>
          <w:noProof/>
        </w:rPr>
        <w:t>107</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p w:rsidR="000C2B45" w:rsidRDefault="000C2B45" w:rsidP="00BA217F">
      <w:pPr>
        <w:pStyle w:val="BodyText"/>
      </w:pP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LADO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LADOK.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LADOK.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LADOK.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61267A" w:rsidRPr="00EB5FDC" w:rsidRDefault="0061267A" w:rsidP="0061267A">
      <w:pPr>
        <w:pStyle w:val="Caption"/>
      </w:pPr>
      <w:bookmarkStart w:id="221" w:name="_Ref77188401"/>
      <w:r>
        <w:t xml:space="preserve">Figure </w:t>
      </w:r>
      <w:fldSimple w:instr=" SEQ Figure \* ARABIC ">
        <w:r>
          <w:rPr>
            <w:noProof/>
          </w:rPr>
          <w:t>107</w:t>
        </w:r>
      </w:fldSimple>
      <w:bookmarkEnd w:id="221"/>
      <w:r>
        <w:t xml:space="preserve">: Using </w:t>
      </w:r>
      <w:proofErr w:type="gramStart"/>
      <w:r>
        <w:t>th</w:t>
      </w:r>
      <w:proofErr w:type="gramEnd"/>
      <w:r>
        <w:t xml:space="preserve"> extracted JSON to produce a LADOK entry</w:t>
      </w:r>
    </w:p>
    <w:p w:rsidR="00722023" w:rsidRPr="006F6BAF" w:rsidRDefault="00722023" w:rsidP="00722023">
      <w:pPr>
        <w:pStyle w:val="TOCHeading"/>
        <w:rPr>
          <w:sz w:val="24"/>
        </w:rPr>
      </w:pPr>
      <w:r w:rsidRPr="006F6BAF">
        <w:rPr>
          <w:sz w:val="24"/>
        </w:rPr>
        <w:lastRenderedPageBreak/>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E1B" w:rsidRDefault="00A47E1B" w:rsidP="00444F69">
      <w:pPr>
        <w:spacing w:after="0" w:line="240" w:lineRule="auto"/>
      </w:pPr>
      <w:r>
        <w:separator/>
      </w:r>
    </w:p>
  </w:endnote>
  <w:endnote w:type="continuationSeparator" w:id="0">
    <w:p w:rsidR="00A47E1B" w:rsidRDefault="00A47E1B"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A47E1B" w:rsidRDefault="00A47E1B">
        <w:pPr>
          <w:pStyle w:val="Footer"/>
          <w:jc w:val="center"/>
        </w:pPr>
        <w:r>
          <w:fldChar w:fldCharType="begin"/>
        </w:r>
        <w:r>
          <w:instrText xml:space="preserve"> PAGE   \* MERGEFORMAT </w:instrText>
        </w:r>
        <w:r>
          <w:fldChar w:fldCharType="separate"/>
        </w:r>
        <w:r w:rsidR="000C2B45">
          <w:rPr>
            <w:noProof/>
          </w:rPr>
          <w:t>70</w:t>
        </w:r>
        <w:r>
          <w:rPr>
            <w:noProof/>
          </w:rPr>
          <w:fldChar w:fldCharType="end"/>
        </w:r>
      </w:p>
    </w:sdtContent>
  </w:sdt>
  <w:p w:rsidR="00A47E1B" w:rsidRDefault="00A47E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E1B" w:rsidRDefault="00A47E1B" w:rsidP="00444F69">
      <w:pPr>
        <w:spacing w:after="0" w:line="240" w:lineRule="auto"/>
      </w:pPr>
      <w:r>
        <w:separator/>
      </w:r>
    </w:p>
  </w:footnote>
  <w:footnote w:type="continuationSeparator" w:id="0">
    <w:p w:rsidR="00A47E1B" w:rsidRDefault="00A47E1B" w:rsidP="00444F69">
      <w:pPr>
        <w:spacing w:after="0" w:line="240" w:lineRule="auto"/>
      </w:pPr>
      <w:r>
        <w:continuationSeparator/>
      </w:r>
    </w:p>
  </w:footnote>
  <w:footnote w:id="1">
    <w:p w:rsidR="00A47E1B" w:rsidRDefault="00A47E1B">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A47E1B" w:rsidRDefault="00A47E1B">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A47E1B" w:rsidRDefault="00A47E1B">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E1B" w:rsidRDefault="00A47E1B"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kFAMbtve0tAAAA"/>
  </w:docVars>
  <w:rsids>
    <w:rsidRoot w:val="00B45792"/>
    <w:rsid w:val="000163DA"/>
    <w:rsid w:val="00016A75"/>
    <w:rsid w:val="00023490"/>
    <w:rsid w:val="00027046"/>
    <w:rsid w:val="00040378"/>
    <w:rsid w:val="00043304"/>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64DD4"/>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244BD"/>
    <w:rsid w:val="008257CB"/>
    <w:rsid w:val="0082750F"/>
    <w:rsid w:val="0083286E"/>
    <w:rsid w:val="008526BB"/>
    <w:rsid w:val="00854737"/>
    <w:rsid w:val="00875A58"/>
    <w:rsid w:val="00885A39"/>
    <w:rsid w:val="008A0B4B"/>
    <w:rsid w:val="008A7789"/>
    <w:rsid w:val="008B1358"/>
    <w:rsid w:val="008D4DD5"/>
    <w:rsid w:val="008E2352"/>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96F9D"/>
    <w:rsid w:val="00BA217F"/>
    <w:rsid w:val="00BA2EFA"/>
    <w:rsid w:val="00BB2C79"/>
    <w:rsid w:val="00BD024A"/>
    <w:rsid w:val="00BE40A0"/>
    <w:rsid w:val="00BF2EB0"/>
    <w:rsid w:val="00BF5D59"/>
    <w:rsid w:val="00C00CF3"/>
    <w:rsid w:val="00C03F96"/>
    <w:rsid w:val="00C13825"/>
    <w:rsid w:val="00C143A9"/>
    <w:rsid w:val="00C143E5"/>
    <w:rsid w:val="00C1799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6486C9-5038-44D8-8CA1-8101197AA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9</TotalTime>
  <Pages>72</Pages>
  <Words>19659</Words>
  <Characters>112058</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74</cp:revision>
  <cp:lastPrinted>2021-06-24T20:09:00Z</cp:lastPrinted>
  <dcterms:created xsi:type="dcterms:W3CDTF">2021-06-06T15:47:00Z</dcterms:created>
  <dcterms:modified xsi:type="dcterms:W3CDTF">2021-07-1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